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15:appearance w15:val="hidden"/>
      </w:sdtPr>
      <w:sdtEndPr/>
      <w:sdtContent>
        <w:p w14:paraId="0D4BF7DA" w14:textId="77777777" w:rsidR="00F9444C" w:rsidRDefault="00457130">
          <w:pPr>
            <w:pStyle w:val="NoSpacing"/>
          </w:pPr>
          <w:r>
            <w:t>Your Name</w:t>
          </w:r>
        </w:p>
      </w:sdtContent>
    </w:sdt>
    <w:p w14:paraId="36700D16" w14:textId="77777777" w:rsidR="00E614DD" w:rsidRDefault="00457130">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03B2C2E3" w14:textId="77777777" w:rsidR="00E614DD" w:rsidRDefault="00457130">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7BEB3349" w14:textId="77777777" w:rsidR="00E614DD" w:rsidRDefault="00457130">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091B79E6" w14:textId="77777777" w:rsidR="001B1612" w:rsidRDefault="00457130">
      <w:pPr>
        <w:pStyle w:val="Title"/>
      </w:pPr>
      <w:r>
        <w:t>Response Essay</w:t>
      </w:r>
      <w:r w:rsidR="00691EC1">
        <w:t xml:space="preserve">: </w:t>
      </w:r>
      <w:r>
        <w:t>What is the right thing to do</w:t>
      </w:r>
    </w:p>
    <w:p w14:paraId="7E202220" w14:textId="77777777" w:rsidR="001B1612" w:rsidRDefault="001B1612" w:rsidP="001B1612"/>
    <w:p w14:paraId="31CA20F5" w14:textId="77777777" w:rsidR="00E614DD" w:rsidRDefault="00457130" w:rsidP="001B1612">
      <w:r>
        <w:t>Ka</w:t>
      </w:r>
      <w:r w:rsidR="00A13C8A">
        <w:t xml:space="preserve">nt argues with </w:t>
      </w:r>
      <w:r w:rsidR="00A13C8A" w:rsidRPr="001B1612">
        <w:t>Bentham</w:t>
      </w:r>
      <w:r w:rsidR="001B1612" w:rsidRPr="001B1612">
        <w:t>'s statement</w:t>
      </w:r>
      <w:r w:rsidR="00A143CF">
        <w:t xml:space="preserve"> that pain and pleasure are 'our sovereign matters</w:t>
      </w:r>
      <w:r w:rsidR="001B1612" w:rsidRPr="001B1612">
        <w:t xml:space="preserve">,' which is </w:t>
      </w:r>
      <w:r w:rsidR="006F34B5">
        <w:t xml:space="preserve">about </w:t>
      </w:r>
      <w:r w:rsidR="001B1612" w:rsidRPr="001B1612">
        <w:t>‘we dislike pain but like pleasure’</w:t>
      </w:r>
      <w:r w:rsidR="00A13C8A" w:rsidRPr="00A13C8A">
        <w:t xml:space="preserve"> </w:t>
      </w:r>
      <w:r w:rsidR="006F34B5">
        <w:t>according to Kant</w:t>
      </w:r>
      <w:r w:rsidR="00685DB2">
        <w:t>, this statement</w:t>
      </w:r>
      <w:r w:rsidR="00A13C8A" w:rsidRPr="001B1612">
        <w:t xml:space="preserve"> </w:t>
      </w:r>
      <w:r w:rsidR="00685DB2">
        <w:t>is half right</w:t>
      </w:r>
      <w:r w:rsidR="001B1612" w:rsidRPr="001B1612">
        <w:t xml:space="preserve">. </w:t>
      </w:r>
      <w:r w:rsidR="00AC4949" w:rsidRPr="001B1612">
        <w:t>R</w:t>
      </w:r>
      <w:r w:rsidR="001B1612" w:rsidRPr="001B1612">
        <w:t>easons</w:t>
      </w:r>
      <w:r w:rsidR="00AC4949">
        <w:t xml:space="preserve"> could be sovereign </w:t>
      </w:r>
      <w:r w:rsidR="001A5C57">
        <w:t>some</w:t>
      </w:r>
      <w:r w:rsidR="001A5C57" w:rsidRPr="001B1612">
        <w:t>times</w:t>
      </w:r>
      <w:r w:rsidR="001B1612" w:rsidRPr="001B1612">
        <w:t xml:space="preserve">, but when reasons governed </w:t>
      </w:r>
      <w:r w:rsidR="00B74AEA">
        <w:t>by</w:t>
      </w:r>
      <w:r w:rsidR="001B1612" w:rsidRPr="001B1612">
        <w:t xml:space="preserve"> our will, we </w:t>
      </w:r>
      <w:r w:rsidR="00B74AEA">
        <w:t>can</w:t>
      </w:r>
      <w:r w:rsidR="00B74AEA" w:rsidRPr="001B1612">
        <w:t>not</w:t>
      </w:r>
      <w:r w:rsidR="001B1612" w:rsidRPr="001B1612">
        <w:t xml:space="preserve"> drive </w:t>
      </w:r>
      <w:r w:rsidR="001A5C57">
        <w:t>with</w:t>
      </w:r>
      <w:r w:rsidR="001B1612" w:rsidRPr="001B1612">
        <w:t xml:space="preserve"> the desire, which avoids pain and seek pleasure. The ability to reason can be performed with capability </w:t>
      </w:r>
      <w:r w:rsidR="00B04063">
        <w:t xml:space="preserve">of </w:t>
      </w:r>
      <w:r w:rsidR="00B04063" w:rsidRPr="001B1612">
        <w:t xml:space="preserve">freedom; </w:t>
      </w:r>
      <w:r w:rsidR="001B1612" w:rsidRPr="001B1612">
        <w:t>such types of capacities make us different from the animals. The idea of freedom is vast in comparison to freedom of choice, which connects morality and justice to freedom. It is commonly thought that the consumers' choice and the idea of freedom is</w:t>
      </w:r>
      <w:r w:rsidR="005D1D07">
        <w:t>n't true freedom; according to Ka</w:t>
      </w:r>
      <w:r w:rsidR="001B1612" w:rsidRPr="001B1612">
        <w:t xml:space="preserve">nt, </w:t>
      </w:r>
      <w:r w:rsidR="00604CB0">
        <w:t>this idea is</w:t>
      </w:r>
      <w:r w:rsidR="001B1612" w:rsidRPr="001B1612">
        <w:t xml:space="preserve"> used to satisfy those desires which are not chosen by us in the first place.  As something that makes many people happy d</w:t>
      </w:r>
      <w:r w:rsidR="005D1D07">
        <w:t>oesn’t mean that it is right, Ka</w:t>
      </w:r>
      <w:r w:rsidR="001B1612" w:rsidRPr="001B1612">
        <w:t>nt also argued that morality is not based on the empirical considerations, which include wants, interests, and</w:t>
      </w:r>
      <w:r w:rsidR="005D1D07">
        <w:t xml:space="preserve"> desires.  The basic point of Ka</w:t>
      </w:r>
      <w:r w:rsidR="001B1612" w:rsidRPr="001B1612">
        <w:t>nt is based on moral principles such as happiness</w:t>
      </w:r>
      <w:r w:rsidR="00D73051">
        <w:t>; desire makes</w:t>
      </w:r>
      <w:r w:rsidR="001B1612" w:rsidRPr="001B1612">
        <w:t xml:space="preserve"> the person happy is completely different from making the person good and prudent.   </w:t>
      </w:r>
    </w:p>
    <w:p w14:paraId="325F303F" w14:textId="77777777" w:rsidR="00BA1EC7" w:rsidRDefault="00457130" w:rsidP="001B1612">
      <w:r w:rsidRPr="008A3ED4">
        <w:t>It is commonly believed that freedom is referred to as the absence of the obstacles in doing what we desire, but freedom notion is more demanding and stringent. When we s</w:t>
      </w:r>
      <w:r w:rsidRPr="008A3ED4">
        <w:t xml:space="preserve">eek pleasure and avoid pain at that time, we are not free but trying to fulfill our desire and appetite, when we are choosing anything such as flavor of ice </w:t>
      </w:r>
      <w:proofErr w:type="gramStart"/>
      <w:r w:rsidRPr="008A3ED4">
        <w:t>cream</w:t>
      </w:r>
      <w:proofErr w:type="gramEnd"/>
      <w:r w:rsidRPr="008A3ED4">
        <w:t xml:space="preserve"> we satisfy our preferences at that time. </w:t>
      </w:r>
      <w:r w:rsidR="005D1D07">
        <w:t>According to Ka</w:t>
      </w:r>
      <w:r w:rsidRPr="008A3ED4">
        <w:t>nt, in such situations, we are not ac</w:t>
      </w:r>
      <w:r w:rsidRPr="008A3ED4">
        <w:t xml:space="preserve">ting free, but we act in accordance with </w:t>
      </w:r>
      <w:r w:rsidRPr="008A3ED4">
        <w:lastRenderedPageBreak/>
        <w:t xml:space="preserve">the determination provided outside us. Once 'Sprite' has a slogan </w:t>
      </w:r>
      <w:r w:rsidR="00B52CE4">
        <w:t>in their</w:t>
      </w:r>
      <w:r w:rsidRPr="008A3ED4">
        <w:t xml:space="preserve"> advertisement that ‘Obey your thirst’ and </w:t>
      </w:r>
      <w:r w:rsidR="004204D7">
        <w:t>in Kant, perspective</w:t>
      </w:r>
      <w:r w:rsidR="00D9603C">
        <w:t xml:space="preserve">, </w:t>
      </w:r>
      <w:r w:rsidRPr="008A3ED4">
        <w:t>obedience</w:t>
      </w:r>
      <w:r w:rsidR="00445456">
        <w:t xml:space="preserve"> is not freedom. According to Ka</w:t>
      </w:r>
      <w:r w:rsidRPr="008A3ED4">
        <w:t>nt, autonomously means acting to la</w:t>
      </w:r>
      <w:r w:rsidRPr="008A3ED4">
        <w:t xml:space="preserve">ws that are given by ourselves not given through social convention and </w:t>
      </w:r>
      <w:r w:rsidR="00FB2337">
        <w:t>which</w:t>
      </w:r>
      <w:r w:rsidRPr="008A3ED4">
        <w:t xml:space="preserve"> nature dictates. Linking Kant's idea of mora</w:t>
      </w:r>
      <w:r w:rsidR="00BF4C28">
        <w:t>lity with autonomy, which is t</w:t>
      </w:r>
      <w:r w:rsidRPr="008A3ED4">
        <w:t xml:space="preserve">he ability to act freely, </w:t>
      </w:r>
      <w:r w:rsidR="005055FA">
        <w:t>can be</w:t>
      </w:r>
      <w:r w:rsidRPr="008A3ED4">
        <w:t xml:space="preserve"> </w:t>
      </w:r>
      <w:r w:rsidR="005055FA">
        <w:t>gained</w:t>
      </w:r>
      <w:r w:rsidRPr="008A3ED4">
        <w:t xml:space="preserve"> by giving special dignity to human life. </w:t>
      </w:r>
      <w:r w:rsidR="003D2A3F">
        <w:t xml:space="preserve">For example, if a person falls from the State Building to earth, nobody will say that that person is behaving freely </w:t>
      </w:r>
      <w:r w:rsidR="00D4213C">
        <w:t xml:space="preserve">as his movement is governed through gravity law </w:t>
      </w:r>
      <w:r w:rsidR="00C9715B">
        <w:t xml:space="preserve">such as </w:t>
      </w:r>
      <w:r w:rsidR="00DE639B">
        <w:t>billiard</w:t>
      </w:r>
      <w:r w:rsidR="00C9715B">
        <w:t xml:space="preserve"> ball.</w:t>
      </w:r>
      <w:r w:rsidRPr="008A3ED4">
        <w:t xml:space="preserve"> </w:t>
      </w:r>
      <w:r w:rsidR="004E02DC">
        <w:t xml:space="preserve">In another example, if a person kills another person, it can be said that the first person is not </w:t>
      </w:r>
      <w:r w:rsidR="00726535">
        <w:t>responsible morally for this unfortunate death as this billiard ball is not morally responsible for falling from a great height</w:t>
      </w:r>
      <w:r w:rsidR="00B26759">
        <w:t xml:space="preserve">. In both of the above examples, neither </w:t>
      </w:r>
      <w:r w:rsidR="005F784F">
        <w:t>the person</w:t>
      </w:r>
      <w:r w:rsidR="00B26759">
        <w:t xml:space="preserve"> nor the falling object is responsible for their actions. This means that if there </w:t>
      </w:r>
      <w:r w:rsidR="00D60C4B">
        <w:t>is no autonomy, then no person is morally responsible.</w:t>
      </w:r>
      <w:r w:rsidR="00726535">
        <w:t xml:space="preserve"> </w:t>
      </w:r>
      <w:r w:rsidRPr="008A3ED4">
        <w:t xml:space="preserve">    </w:t>
      </w:r>
    </w:p>
    <w:p w14:paraId="08CAA12E" w14:textId="77777777" w:rsidR="00A9155F" w:rsidRPr="001B1612" w:rsidRDefault="00457130" w:rsidP="001B1612">
      <w:r>
        <w:t>Ka</w:t>
      </w:r>
      <w:r w:rsidRPr="00A9155F">
        <w:t>nt argued that the actions' moral worth is not based on the consequences in which it flows but in intensions through which the work is performed. The morally good actions do not requi</w:t>
      </w:r>
      <w:r w:rsidRPr="00A9155F">
        <w:t>re to confirm the moral laws, but they should be done for m</w:t>
      </w:r>
      <w:r w:rsidR="00213FE0">
        <w:t>oral law's sake. Through this Ka</w:t>
      </w:r>
      <w:r w:rsidRPr="00A9155F">
        <w:t xml:space="preserve">nt is not describing the moral commands </w:t>
      </w:r>
      <w:r w:rsidR="00213FE0">
        <w:t>of supreme principles by this Ka</w:t>
      </w:r>
      <w:r w:rsidRPr="00A9155F">
        <w:t xml:space="preserve">nt means that through assessing the actions moral worth we use to assess the motives through </w:t>
      </w:r>
      <w:r w:rsidRPr="00A9155F">
        <w:t xml:space="preserve">which it is performed, not consequences which </w:t>
      </w:r>
      <w:r w:rsidR="000C7AA9">
        <w:t>it produces. So, according to Ka</w:t>
      </w:r>
      <w:r w:rsidRPr="00A9155F">
        <w:t xml:space="preserve">nt, if we do not understand respect, freedom, and duty, then there will be no morality.  Human is not required to become morality instruments but </w:t>
      </w:r>
      <w:r w:rsidR="00643E59">
        <w:t>should become morality objects</w:t>
      </w:r>
      <w:r w:rsidRPr="00A9155F">
        <w:t xml:space="preserve"> t</w:t>
      </w:r>
      <w:r w:rsidRPr="00A9155F">
        <w:t>hemselves. From this point, Kant's morality idea developed devastation critiques over utilitarianism that says that morality's highest principle is to maximize happiness. But the Kant idea objective was complete</w:t>
      </w:r>
      <w:r w:rsidR="004D1F5F">
        <w:t>ly different, which is humanity</w:t>
      </w:r>
      <w:r w:rsidR="00C76E61">
        <w:t>,</w:t>
      </w:r>
      <w:r w:rsidR="004D1F5F">
        <w:t xml:space="preserve"> </w:t>
      </w:r>
      <w:r w:rsidRPr="00A9155F">
        <w:t>not happines</w:t>
      </w:r>
      <w:r w:rsidRPr="00A9155F">
        <w:t>s</w:t>
      </w:r>
      <w:r w:rsidR="00D05084">
        <w:fldChar w:fldCharType="begin"/>
      </w:r>
      <w:r w:rsidR="00193FAA">
        <w:instrText xml:space="preserve"> ADDIN ZOTERO_ITEM CSL_CITATION {"citationID":"CiPlV6Gs","properties":{"formattedCitation":"({\\i{}Immanuel Kant: Why Happiness Is Not the Life Goal - Inan - Medium})","plainCitation":"(Immanuel Kant: Why Happiness Is Not the Life Goal - Inan - Medium)","noteIndex":0},"citationItems":[{"id":215,"uris":["http://zotero.org/users/local/vDOrLj7p/items/BG8U579B"],"uri":["http://zotero.org/users/local/vDOrLj7p/items/BG8U579B"],"itemData":{"id":215,"type":"webpage","title":"Immanuel Kant: Why Happiness Is Not the Life Goal - Inan - Medium","URL":"https://medium.com/@inananan/immanuel-kant-why-happiness-is-not-the-life-goal-20aff988619a","accessed":{"date-parts":[["2019",11,14]]}}}],"schema":"https://github.com/citation-style-language/schema/raw/master/csl-citation.json"} </w:instrText>
      </w:r>
      <w:r w:rsidR="00D05084">
        <w:fldChar w:fldCharType="separate"/>
      </w:r>
      <w:r w:rsidR="00193FAA" w:rsidRPr="00193FAA">
        <w:rPr>
          <w:rFonts w:ascii="Times New Roman" w:hAnsi="Times New Roman" w:cs="Times New Roman"/>
        </w:rPr>
        <w:t>(</w:t>
      </w:r>
      <w:r w:rsidR="00193FAA" w:rsidRPr="00193FAA">
        <w:rPr>
          <w:rFonts w:ascii="Times New Roman" w:hAnsi="Times New Roman" w:cs="Times New Roman"/>
          <w:i/>
          <w:iCs/>
        </w:rPr>
        <w:t xml:space="preserve">Immanuel Kant: Why Happiness Is Not the Life Goal - Inan - </w:t>
      </w:r>
      <w:r w:rsidR="00193FAA" w:rsidRPr="00193FAA">
        <w:rPr>
          <w:rFonts w:ascii="Times New Roman" w:hAnsi="Times New Roman" w:cs="Times New Roman"/>
          <w:i/>
          <w:iCs/>
        </w:rPr>
        <w:lastRenderedPageBreak/>
        <w:t>Medium</w:t>
      </w:r>
      <w:r w:rsidR="00193FAA" w:rsidRPr="00193FAA">
        <w:rPr>
          <w:rFonts w:ascii="Times New Roman" w:hAnsi="Times New Roman" w:cs="Times New Roman"/>
        </w:rPr>
        <w:t>)</w:t>
      </w:r>
      <w:r w:rsidR="00D05084">
        <w:fldChar w:fldCharType="end"/>
      </w:r>
      <w:r w:rsidRPr="00A9155F">
        <w:t xml:space="preserve">. </w:t>
      </w:r>
      <w:r w:rsidR="00F56304">
        <w:t>According to Ka</w:t>
      </w:r>
      <w:r w:rsidR="00FA5D18" w:rsidRPr="00FA5D18">
        <w:t>nt, good deeds provide their moral worth, such as principles, not its consequences.</w:t>
      </w:r>
    </w:p>
    <w:p w14:paraId="60960F57" w14:textId="77777777" w:rsidR="00E614DD" w:rsidRDefault="00457130" w:rsidP="009D4EB3">
      <w:pPr>
        <w:pStyle w:val="SectionTitle"/>
        <w:jc w:val="left"/>
      </w:pPr>
      <w:sdt>
        <w:sdtPr>
          <w:alias w:val="Works Cited:"/>
          <w:tag w:val="Works Cited:"/>
          <w:id w:val="1884596268"/>
          <w:placeholder>
            <w:docPart w:val="84840EE0329540E5A389FAD143582B30"/>
          </w:placeholder>
          <w:temporary/>
          <w:showingPlcHdr/>
          <w15:appearance w15:val="hidden"/>
        </w:sdtPr>
        <w:sdtEndPr/>
        <w:sdtContent>
          <w:r w:rsidR="009D4EB3" w:rsidRPr="00AB4AE0">
            <w:rPr>
              <w:b/>
              <w:bCs/>
            </w:rPr>
            <w:t>Works Cited</w:t>
          </w:r>
        </w:sdtContent>
      </w:sdt>
    </w:p>
    <w:p w14:paraId="77D76E32" w14:textId="77777777" w:rsidR="00193FAA" w:rsidRPr="00193FAA" w:rsidRDefault="00457130" w:rsidP="00193FAA">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193FAA">
        <w:rPr>
          <w:rFonts w:ascii="Times New Roman" w:hAnsi="Times New Roman" w:cs="Times New Roman"/>
          <w:i/>
          <w:iCs/>
        </w:rPr>
        <w:t>Immanuel Kant: Why Happiness Is Not the Life Goal - Inan - Medium</w:t>
      </w:r>
      <w:r w:rsidRPr="00193FAA">
        <w:rPr>
          <w:rFonts w:ascii="Times New Roman" w:hAnsi="Times New Roman" w:cs="Times New Roman"/>
        </w:rPr>
        <w:t>. https://medium.com/@inananan/immanuel-kant-why-happiness-is-not-the-life-goal-20aff988619a. Accessed 14 Nov. 2019</w:t>
      </w:r>
      <w:r w:rsidRPr="00193FAA">
        <w:rPr>
          <w:rFonts w:ascii="Times New Roman" w:hAnsi="Times New Roman" w:cs="Times New Roman"/>
        </w:rPr>
        <w:t>.</w:t>
      </w:r>
    </w:p>
    <w:p w14:paraId="1EAB5C18" w14:textId="77777777" w:rsidR="00BA1BAA" w:rsidRPr="00BA1BAA" w:rsidRDefault="00457130" w:rsidP="00193FAA">
      <w:pPr>
        <w:ind w:firstLine="0"/>
      </w:pPr>
      <w:r>
        <w:fldChar w:fldCharType="end"/>
      </w:r>
      <w:bookmarkStart w:id="0" w:name="_GoBack"/>
      <w:bookmarkEnd w:id="0"/>
    </w:p>
    <w:sectPr w:rsidR="00BA1BAA" w:rsidRPr="00BA1BAA">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B37DCE" w14:textId="77777777" w:rsidR="00457130" w:rsidRDefault="00457130">
      <w:pPr>
        <w:spacing w:line="240" w:lineRule="auto"/>
      </w:pPr>
      <w:r>
        <w:separator/>
      </w:r>
    </w:p>
  </w:endnote>
  <w:endnote w:type="continuationSeparator" w:id="0">
    <w:p w14:paraId="465E603F" w14:textId="77777777" w:rsidR="00457130" w:rsidRDefault="0045713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00000003" w:usb1="080E0000" w:usb2="00000010"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BE6AF8" w14:textId="77777777" w:rsidR="00457130" w:rsidRDefault="00457130">
      <w:pPr>
        <w:spacing w:line="240" w:lineRule="auto"/>
      </w:pPr>
      <w:r>
        <w:separator/>
      </w:r>
    </w:p>
  </w:footnote>
  <w:footnote w:type="continuationSeparator" w:id="0">
    <w:p w14:paraId="487CFFE9" w14:textId="77777777" w:rsidR="00457130" w:rsidRDefault="0045713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A61256" w14:textId="77777777" w:rsidR="00E614DD" w:rsidRDefault="00457130">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5D1D07">
      <w:rPr>
        <w:noProof/>
      </w:rPr>
      <w:t>4</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C32D25" w14:textId="77777777" w:rsidR="00E614DD" w:rsidRDefault="00457130">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5D1D07">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D278F7E0">
      <w:start w:val="1"/>
      <w:numFmt w:val="lowerLetter"/>
      <w:pStyle w:val="TableNote"/>
      <w:suff w:val="space"/>
      <w:lvlText w:val="%1."/>
      <w:lvlJc w:val="left"/>
      <w:pPr>
        <w:ind w:left="0" w:firstLine="720"/>
      </w:pPr>
      <w:rPr>
        <w:rFonts w:hint="default"/>
      </w:rPr>
    </w:lvl>
    <w:lvl w:ilvl="1" w:tplc="D4A42946" w:tentative="1">
      <w:start w:val="1"/>
      <w:numFmt w:val="lowerLetter"/>
      <w:lvlText w:val="%2."/>
      <w:lvlJc w:val="left"/>
      <w:pPr>
        <w:ind w:left="2160" w:hanging="360"/>
      </w:pPr>
    </w:lvl>
    <w:lvl w:ilvl="2" w:tplc="BFA6BF80" w:tentative="1">
      <w:start w:val="1"/>
      <w:numFmt w:val="lowerRoman"/>
      <w:lvlText w:val="%3."/>
      <w:lvlJc w:val="right"/>
      <w:pPr>
        <w:ind w:left="2880" w:hanging="180"/>
      </w:pPr>
    </w:lvl>
    <w:lvl w:ilvl="3" w:tplc="2F5A1DF0" w:tentative="1">
      <w:start w:val="1"/>
      <w:numFmt w:val="decimal"/>
      <w:lvlText w:val="%4."/>
      <w:lvlJc w:val="left"/>
      <w:pPr>
        <w:ind w:left="3600" w:hanging="360"/>
      </w:pPr>
    </w:lvl>
    <w:lvl w:ilvl="4" w:tplc="DF80C7FE" w:tentative="1">
      <w:start w:val="1"/>
      <w:numFmt w:val="lowerLetter"/>
      <w:lvlText w:val="%5."/>
      <w:lvlJc w:val="left"/>
      <w:pPr>
        <w:ind w:left="4320" w:hanging="360"/>
      </w:pPr>
    </w:lvl>
    <w:lvl w:ilvl="5" w:tplc="135868A0" w:tentative="1">
      <w:start w:val="1"/>
      <w:numFmt w:val="lowerRoman"/>
      <w:lvlText w:val="%6."/>
      <w:lvlJc w:val="right"/>
      <w:pPr>
        <w:ind w:left="5040" w:hanging="180"/>
      </w:pPr>
    </w:lvl>
    <w:lvl w:ilvl="6" w:tplc="3846421E" w:tentative="1">
      <w:start w:val="1"/>
      <w:numFmt w:val="decimal"/>
      <w:lvlText w:val="%7."/>
      <w:lvlJc w:val="left"/>
      <w:pPr>
        <w:ind w:left="5760" w:hanging="360"/>
      </w:pPr>
    </w:lvl>
    <w:lvl w:ilvl="7" w:tplc="F5FA1666" w:tentative="1">
      <w:start w:val="1"/>
      <w:numFmt w:val="lowerLetter"/>
      <w:lvlText w:val="%8."/>
      <w:lvlJc w:val="left"/>
      <w:pPr>
        <w:ind w:left="6480" w:hanging="360"/>
      </w:pPr>
    </w:lvl>
    <w:lvl w:ilvl="8" w:tplc="AACE482E"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220"/>
    <w:rsid w:val="000166A4"/>
    <w:rsid w:val="00040CBB"/>
    <w:rsid w:val="000B78C8"/>
    <w:rsid w:val="000C7AA9"/>
    <w:rsid w:val="001463B2"/>
    <w:rsid w:val="00193FAA"/>
    <w:rsid w:val="001A5C57"/>
    <w:rsid w:val="001B1612"/>
    <w:rsid w:val="001F62C0"/>
    <w:rsid w:val="00213FE0"/>
    <w:rsid w:val="00245E02"/>
    <w:rsid w:val="002B2339"/>
    <w:rsid w:val="00302C57"/>
    <w:rsid w:val="00353B66"/>
    <w:rsid w:val="00364805"/>
    <w:rsid w:val="00390FF1"/>
    <w:rsid w:val="003D2A3F"/>
    <w:rsid w:val="003F4165"/>
    <w:rsid w:val="004204D7"/>
    <w:rsid w:val="004247FD"/>
    <w:rsid w:val="004438FE"/>
    <w:rsid w:val="00445456"/>
    <w:rsid w:val="00456604"/>
    <w:rsid w:val="00457130"/>
    <w:rsid w:val="004A2675"/>
    <w:rsid w:val="004D1F5F"/>
    <w:rsid w:val="004E02DC"/>
    <w:rsid w:val="004F7139"/>
    <w:rsid w:val="00504099"/>
    <w:rsid w:val="005055FA"/>
    <w:rsid w:val="005525EB"/>
    <w:rsid w:val="0057093C"/>
    <w:rsid w:val="005D1D07"/>
    <w:rsid w:val="005F784F"/>
    <w:rsid w:val="0060336C"/>
    <w:rsid w:val="00604CB0"/>
    <w:rsid w:val="00643E59"/>
    <w:rsid w:val="00685DB2"/>
    <w:rsid w:val="00691EC1"/>
    <w:rsid w:val="006F34B5"/>
    <w:rsid w:val="00726535"/>
    <w:rsid w:val="00795781"/>
    <w:rsid w:val="007C53FB"/>
    <w:rsid w:val="007F5A4D"/>
    <w:rsid w:val="00837812"/>
    <w:rsid w:val="00870FD2"/>
    <w:rsid w:val="00881876"/>
    <w:rsid w:val="008A3ED4"/>
    <w:rsid w:val="008B7D18"/>
    <w:rsid w:val="008F1F97"/>
    <w:rsid w:val="008F4052"/>
    <w:rsid w:val="009123F5"/>
    <w:rsid w:val="00985A65"/>
    <w:rsid w:val="009D4EB3"/>
    <w:rsid w:val="00A13C8A"/>
    <w:rsid w:val="00A143CF"/>
    <w:rsid w:val="00A9155F"/>
    <w:rsid w:val="00AA508A"/>
    <w:rsid w:val="00AB4AE0"/>
    <w:rsid w:val="00AC4949"/>
    <w:rsid w:val="00B04063"/>
    <w:rsid w:val="00B13D1B"/>
    <w:rsid w:val="00B26759"/>
    <w:rsid w:val="00B52CE4"/>
    <w:rsid w:val="00B74AEA"/>
    <w:rsid w:val="00B818DF"/>
    <w:rsid w:val="00BA1BAA"/>
    <w:rsid w:val="00BA1EC7"/>
    <w:rsid w:val="00BF4C28"/>
    <w:rsid w:val="00C76E61"/>
    <w:rsid w:val="00C9715B"/>
    <w:rsid w:val="00CD3FEE"/>
    <w:rsid w:val="00D0014B"/>
    <w:rsid w:val="00D05084"/>
    <w:rsid w:val="00D05A7B"/>
    <w:rsid w:val="00D4213C"/>
    <w:rsid w:val="00D52117"/>
    <w:rsid w:val="00D60C4B"/>
    <w:rsid w:val="00D73051"/>
    <w:rsid w:val="00D9603C"/>
    <w:rsid w:val="00DB0D39"/>
    <w:rsid w:val="00DE639B"/>
    <w:rsid w:val="00E10983"/>
    <w:rsid w:val="00E14005"/>
    <w:rsid w:val="00E36E20"/>
    <w:rsid w:val="00E614DD"/>
    <w:rsid w:val="00E627B4"/>
    <w:rsid w:val="00EA7DE8"/>
    <w:rsid w:val="00F56304"/>
    <w:rsid w:val="00F83220"/>
    <w:rsid w:val="00F9444C"/>
    <w:rsid w:val="00FA5D18"/>
    <w:rsid w:val="00FB2337"/>
    <w:rsid w:val="00FB460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9E5110">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9E5110">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9E5110">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9E5110">
          <w:pPr>
            <w:pStyle w:val="2EB449EEE1B24578B2F5D2D1AF42B15F"/>
          </w:pPr>
          <w:r>
            <w:t>Dat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9E5110">
          <w:pPr>
            <w:pStyle w:val="84840EE0329540E5A389FAD143582B30"/>
          </w:pPr>
          <w:r>
            <w:t>Works Cited</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9E5110">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00000003" w:usb1="080E0000" w:usb2="00000010"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144B10"/>
    <w:rsid w:val="003729CB"/>
    <w:rsid w:val="003A0181"/>
    <w:rsid w:val="005A3EFE"/>
    <w:rsid w:val="009E5110"/>
    <w:rsid w:val="009F148A"/>
    <w:rsid w:val="00A75755"/>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737</Words>
  <Characters>4206</Characters>
  <Application>Microsoft Office Word</Application>
  <DocSecurity>0</DocSecurity>
  <Lines>35</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14T10:55:00Z</dcterms:created>
  <dcterms:modified xsi:type="dcterms:W3CDTF">2019-11-14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IZEOngyA"/&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